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4AC6C221" w14:textId="138C5F15" w:rsidR="00797AF0" w:rsidRDefault="00185AE9" w:rsidP="008A1C58">
      <w:pPr>
        <w:spacing w:line="480" w:lineRule="auto"/>
        <w:rPr>
          <w:rFonts w:ascii="Times New Roman" w:hAnsi="Times New Roman" w:cs="Times New Roman" w:hint="eastAsia"/>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E937A9">
        <w:rPr>
          <w:rFonts w:ascii="Times New Roman" w:hAnsi="Times New Roman" w:cs="Times New Roman" w:hint="eastAsia"/>
          <w:sz w:val="24"/>
          <w:szCs w:val="24"/>
          <w:vertAlign w:val="superscript"/>
        </w:rPr>
        <w:t>3</w:t>
      </w:r>
      <w:r w:rsidR="00A279AA">
        <w:rPr>
          <w:rFonts w:ascii="Times New Roman" w:hAnsi="Times New Roman" w:cs="Times New Roman" w:hint="eastAsia"/>
          <w:sz w:val="24"/>
          <w:szCs w:val="24"/>
          <w:vertAlign w:val="superscript"/>
        </w:rPr>
        <w:t>,4</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E937A9">
        <w:rPr>
          <w:rFonts w:ascii="Times New Roman" w:hAnsi="Times New Roman" w:cs="Times New Roman" w:hint="eastAsia"/>
          <w:sz w:val="24"/>
          <w:szCs w:val="24"/>
          <w:vertAlign w:val="superscript"/>
        </w:rPr>
        <w:t>5</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E937A9">
        <w:rPr>
          <w:rFonts w:ascii="Times New Roman" w:hAnsi="Times New Roman" w:cs="Times New Roman" w:hint="eastAsia"/>
          <w:sz w:val="24"/>
          <w:szCs w:val="24"/>
          <w:vertAlign w:val="superscript"/>
        </w:rPr>
        <w:t>6</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E937A9">
        <w:rPr>
          <w:rFonts w:ascii="Times New Roman" w:hAnsi="Times New Roman" w:cs="Times New Roman" w:hint="eastAsia"/>
          <w:sz w:val="24"/>
          <w:szCs w:val="24"/>
          <w:vertAlign w:val="superscript"/>
        </w:rPr>
        <w:t>4</w:t>
      </w:r>
      <w:r w:rsidR="00511B52">
        <w:rPr>
          <w:rFonts w:ascii="Times New Roman" w:hAnsi="Times New Roman" w:cs="Times New Roman" w:hint="eastAsia"/>
          <w:sz w:val="24"/>
          <w:szCs w:val="24"/>
          <w:vertAlign w:val="superscript"/>
        </w:rPr>
        <w:t>#</w:t>
      </w:r>
    </w:p>
    <w:p w14:paraId="6064F1B9" w14:textId="0A70515D" w:rsidR="003A63AB" w:rsidRPr="006D1797" w:rsidRDefault="003A63AB" w:rsidP="008A1C58">
      <w:pPr>
        <w:spacing w:line="480" w:lineRule="auto"/>
        <w:rPr>
          <w:rFonts w:ascii="Times New Roman" w:hAnsi="Times New Roman" w:cs="Times New Roman"/>
        </w:rPr>
      </w:pPr>
      <w:r w:rsidRPr="006D1797">
        <w:rPr>
          <w:rFonts w:ascii="Times New Roman" w:hAnsi="Times New Roman" w:cs="Times New Roman"/>
        </w:rPr>
        <w:t xml:space="preserve"> </w:t>
      </w:r>
      <w:r w:rsidR="00511B52" w:rsidRPr="006D1797">
        <w:rPr>
          <w:rFonts w:ascii="Times New Roman" w:hAnsi="Times New Roman" w:cs="Times New Roman"/>
        </w:rPr>
        <w:t>Affiliation</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C5846E4" w14:textId="443ACAAF" w:rsidR="00704EE4" w:rsidRPr="006D1797" w:rsidRDefault="00E937A9" w:rsidP="008A1C58">
      <w:pPr>
        <w:spacing w:line="480" w:lineRule="auto"/>
        <w:rPr>
          <w:rFonts w:ascii="Times New Roman" w:hAnsi="Times New Roman" w:cs="Times New Roman"/>
        </w:rPr>
      </w:pPr>
      <w:r w:rsidRPr="006D1797">
        <w:rPr>
          <w:rFonts w:ascii="Times New Roman" w:hAnsi="Times New Roman" w:cs="Times New Roman"/>
        </w:rPr>
        <w:t xml:space="preserve">2 </w:t>
      </w:r>
      <w:r w:rsidR="00BD10FF" w:rsidRPr="006D1797">
        <w:rPr>
          <w:rFonts w:ascii="Times New Roman" w:hAnsi="Times New Roman" w:cs="Times New Roman"/>
        </w:rPr>
        <w:t>Department of Biostatistics and Bioinformatics, Duke University School of Medicine, Durham, North Carolina, 27710, United States</w:t>
      </w:r>
    </w:p>
    <w:p w14:paraId="5A7C5115" w14:textId="108073EB" w:rsidR="00E937A9" w:rsidRPr="006D1797" w:rsidRDefault="00704EE4" w:rsidP="008A1C58">
      <w:pPr>
        <w:spacing w:line="480" w:lineRule="auto"/>
        <w:rPr>
          <w:rFonts w:ascii="Times New Roman" w:hAnsi="Times New Roman" w:cs="Times New Roman"/>
        </w:rPr>
      </w:pPr>
      <w:r w:rsidRPr="006D1797">
        <w:rPr>
          <w:rFonts w:ascii="Times New Roman" w:hAnsi="Times New Roman" w:cs="Times New Roman"/>
        </w:rPr>
        <w:t xml:space="preserve">3 </w:t>
      </w:r>
      <w:r w:rsidRPr="006D1797">
        <w:rPr>
          <w:rFonts w:ascii="Times New Roman" w:hAnsi="Times New Roman" w:cs="Times New Roman"/>
        </w:rPr>
        <w:t>Centre for Computational Biology, Duke–NUS Medical School, 169857 Singapore;</w:t>
      </w:r>
    </w:p>
    <w:p w14:paraId="2EF5E4CC" w14:textId="2DB7269E" w:rsidR="00704EE4" w:rsidRPr="006D1797" w:rsidRDefault="00704EE4" w:rsidP="008A1C58">
      <w:pPr>
        <w:spacing w:line="480" w:lineRule="auto"/>
        <w:rPr>
          <w:rFonts w:ascii="Times New Roman" w:hAnsi="Times New Roman" w:cs="Times New Roman"/>
        </w:rPr>
      </w:pPr>
      <w:r w:rsidRPr="006D1797">
        <w:rPr>
          <w:rFonts w:ascii="Times New Roman" w:hAnsi="Times New Roman" w:cs="Times New Roman"/>
        </w:rPr>
        <w:t>4</w:t>
      </w:r>
      <w:r w:rsidR="00A279AA" w:rsidRPr="006D1797">
        <w:rPr>
          <w:rFonts w:ascii="Times New Roman" w:hAnsi="Times New Roman" w:cs="Times New Roman"/>
        </w:rPr>
        <w:t xml:space="preserve"> </w:t>
      </w:r>
      <w:proofErr w:type="spellStart"/>
      <w:r w:rsidR="00A279AA" w:rsidRPr="006D1797">
        <w:rPr>
          <w:rFonts w:ascii="Times New Roman" w:hAnsi="Times New Roman" w:cs="Times New Roman"/>
        </w:rPr>
        <w:t>Programme</w:t>
      </w:r>
      <w:proofErr w:type="spellEnd"/>
      <w:r w:rsidR="00A279AA" w:rsidRPr="006D1797">
        <w:rPr>
          <w:rFonts w:ascii="Times New Roman" w:hAnsi="Times New Roman" w:cs="Times New Roman"/>
        </w:rPr>
        <w:t xml:space="preserve"> in Cancer and Stem Cell Biology, Duke University–National University of Singapore Medical School (Duke–NUS Medical School), 169857 Singapore;  </w:t>
      </w:r>
    </w:p>
    <w:p w14:paraId="5FBB0CB0" w14:textId="2A65B953" w:rsidR="00A279AA" w:rsidRPr="006D1797" w:rsidRDefault="00A279AA" w:rsidP="008A1C58">
      <w:pPr>
        <w:spacing w:line="480" w:lineRule="auto"/>
        <w:rPr>
          <w:rFonts w:ascii="Times New Roman" w:hAnsi="Times New Roman" w:cs="Times New Roman" w:hint="eastAsia"/>
        </w:rPr>
      </w:pPr>
      <w:r w:rsidRPr="006D1797">
        <w:rPr>
          <w:rFonts w:ascii="Times New Roman" w:hAnsi="Times New Roman" w:cs="Times New Roman"/>
        </w:rPr>
        <w:t>5</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sen University, Sun Yat-sen University, Shenzhen, 518107, China.</w:t>
      </w:r>
    </w:p>
    <w:p w14:paraId="1CF7E708" w14:textId="72FBBAC8" w:rsidR="00A279AA" w:rsidRPr="006D1797" w:rsidRDefault="00A279AA" w:rsidP="008A1C58">
      <w:pPr>
        <w:spacing w:line="480" w:lineRule="auto"/>
        <w:rPr>
          <w:rFonts w:ascii="Times New Roman" w:hAnsi="Times New Roman" w:cs="Times New Roman"/>
        </w:rPr>
      </w:pPr>
      <w:r w:rsidRPr="006D1797">
        <w:rPr>
          <w:rFonts w:ascii="Times New Roman" w:hAnsi="Times New Roman" w:cs="Times New Roman"/>
        </w:rPr>
        <w:t>6</w:t>
      </w:r>
    </w:p>
    <w:p w14:paraId="2DC4640D" w14:textId="035D4394" w:rsidR="00FE203D" w:rsidRPr="006D1797" w:rsidRDefault="00FE203D" w:rsidP="008A1C58">
      <w:pPr>
        <w:spacing w:line="480" w:lineRule="auto"/>
        <w:rPr>
          <w:rFonts w:ascii="Times New Roman" w:hAnsi="Times New Roman" w:cs="Times New Roman" w:hint="eastAsia"/>
        </w:rPr>
      </w:pPr>
      <w:r w:rsidRPr="006D1797">
        <w:rPr>
          <w:rFonts w:ascii="Times New Roman" w:hAnsi="Times New Roman" w:cs="Times New Roman"/>
        </w:rPr>
        <w:t xml:space="preserve"># </w:t>
      </w:r>
      <w:r w:rsidRPr="006D1797">
        <w:rPr>
          <w:rFonts w:ascii="Times New Roman" w:hAnsi="Times New Roman" w:cs="Times New Roman"/>
        </w:rPr>
        <w:t>Corresponding authors: E-mails:</w:t>
      </w:r>
      <w:r w:rsidRPr="006D1797">
        <w:rPr>
          <w:rFonts w:ascii="Times New Roman" w:hAnsi="Times New Roman" w:cs="Times New Roman"/>
        </w:rPr>
        <w:t xml:space="preserve"> </w:t>
      </w:r>
      <w:hyperlink r:id="rId10"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7067A536"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w:t>
      </w:r>
      <w:r w:rsidRPr="00065370">
        <w:rPr>
          <w:rFonts w:ascii="Times New Roman" w:hAnsi="Times New Roman" w:cs="Times New Roman"/>
          <w:sz w:val="24"/>
          <w:szCs w:val="24"/>
        </w:rPr>
        <w:lastRenderedPageBreak/>
        <w:t xml:space="preserve">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proofErr w:type="spellStart"/>
      <w:r w:rsidRPr="00065370">
        <w:rPr>
          <w:rFonts w:ascii="Times New Roman" w:hAnsi="Times New Roman" w:cs="Times New Roman"/>
          <w:sz w:val="24"/>
          <w:szCs w:val="24"/>
        </w:rPr>
        <w:t>dMMR</w:t>
      </w:r>
      <w:proofErr w:type="spellEnd"/>
      <w:r w:rsidRPr="00065370">
        <w:rPr>
          <w:rFonts w:ascii="Times New Roman" w:hAnsi="Times New Roman" w:cs="Times New Roman"/>
          <w:sz w:val="24"/>
          <w:szCs w:val="24"/>
        </w:rPr>
        <w:t xml:space="preserve"> (defective DNA mismatch repair) signatures—H_ID33, </w:t>
      </w:r>
      <w:r w:rsidR="00BC6FC4">
        <w:rPr>
          <w:rFonts w:ascii="Times New Roman" w:hAnsi="Times New Roman" w:cs="Times New Roman" w:hint="eastAsia"/>
          <w:sz w:val="24"/>
          <w:szCs w:val="24"/>
        </w:rPr>
        <w:t xml:space="preserve">H_ID34, </w:t>
      </w:r>
      <w:r w:rsidRPr="00065370">
        <w:rPr>
          <w:rFonts w:ascii="Times New Roman" w:hAnsi="Times New Roman" w:cs="Times New Roman"/>
          <w:sz w:val="24"/>
          <w:szCs w:val="24"/>
        </w:rPr>
        <w:t xml:space="preserve">H_ID37, and H_ID38—characterizing short deletions or insertions in repeat units within tumors exhibiting high mutation burdens.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associations. This comprehensive characterization of ID signatures from over 7,000 genomes enhances our understanding of the mutational processes shaping cancer genomes.</w:t>
      </w:r>
    </w:p>
    <w:p w14:paraId="13718EDF" w14:textId="77777777" w:rsidR="004D52B8" w:rsidRDefault="004D52B8" w:rsidP="008A1C58">
      <w:pPr>
        <w:spacing w:line="480" w:lineRule="auto"/>
        <w:rPr>
          <w:rFonts w:ascii="Times New Roman" w:hAnsi="Times New Roman" w:cs="Times New Roman"/>
          <w:sz w:val="24"/>
          <w:szCs w:val="24"/>
        </w:rPr>
      </w:pPr>
    </w:p>
    <w:p w14:paraId="62BCC9C4" w14:textId="77777777" w:rsidR="004D52B8" w:rsidRDefault="004D52B8" w:rsidP="008A1C58">
      <w:pPr>
        <w:spacing w:line="480" w:lineRule="auto"/>
        <w:rPr>
          <w:rFonts w:ascii="Times New Roman" w:hAnsi="Times New Roman" w:cs="Times New Roman"/>
          <w:sz w:val="24"/>
          <w:szCs w:val="24"/>
        </w:rPr>
      </w:pPr>
    </w:p>
    <w:p w14:paraId="1D62A7AF" w14:textId="77777777" w:rsidR="004D52B8" w:rsidRDefault="004D52B8" w:rsidP="008A1C58">
      <w:pPr>
        <w:spacing w:line="480" w:lineRule="auto"/>
        <w:rPr>
          <w:rFonts w:ascii="Times New Roman" w:hAnsi="Times New Roman" w:cs="Times New Roman"/>
          <w:sz w:val="24"/>
          <w:szCs w:val="24"/>
        </w:rPr>
      </w:pPr>
    </w:p>
    <w:p w14:paraId="444E4C49" w14:textId="77777777" w:rsidR="004D52B8" w:rsidRDefault="004D52B8" w:rsidP="008A1C58">
      <w:pPr>
        <w:spacing w:line="480" w:lineRule="auto"/>
        <w:rPr>
          <w:rFonts w:ascii="Times New Roman" w:hAnsi="Times New Roman" w:cs="Times New Roman"/>
          <w:sz w:val="24"/>
          <w:szCs w:val="24"/>
        </w:rPr>
      </w:pPr>
    </w:p>
    <w:p w14:paraId="1E7EA707" w14:textId="77777777" w:rsidR="004D52B8" w:rsidRDefault="004D52B8" w:rsidP="008A1C58">
      <w:pPr>
        <w:spacing w:line="480" w:lineRule="auto"/>
        <w:rPr>
          <w:rFonts w:ascii="Times New Roman" w:hAnsi="Times New Roman" w:cs="Times New Roman"/>
          <w:sz w:val="24"/>
          <w:szCs w:val="24"/>
        </w:rPr>
      </w:pPr>
    </w:p>
    <w:p w14:paraId="06D51EA5" w14:textId="77777777" w:rsidR="004D52B8" w:rsidRDefault="004D52B8" w:rsidP="008A1C58">
      <w:pPr>
        <w:spacing w:line="480" w:lineRule="auto"/>
        <w:rPr>
          <w:rFonts w:ascii="Times New Roman" w:hAnsi="Times New Roman" w:cs="Times New Roman"/>
          <w:sz w:val="24"/>
          <w:szCs w:val="24"/>
        </w:rPr>
      </w:pPr>
    </w:p>
    <w:p w14:paraId="1D4F76AF" w14:textId="77777777" w:rsidR="004D52B8" w:rsidRDefault="004D52B8" w:rsidP="008A1C58">
      <w:pPr>
        <w:spacing w:line="480" w:lineRule="auto"/>
        <w:rPr>
          <w:rFonts w:ascii="Times New Roman" w:hAnsi="Times New Roman" w:cs="Times New Roman" w:hint="eastAsia"/>
          <w:sz w:val="24"/>
          <w:szCs w:val="24"/>
        </w:rPr>
      </w:pP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7C20B365"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4AF9E604"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lastRenderedPageBreak/>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1"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1E6CE6A6"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and result</w:t>
      </w:r>
      <w:r w:rsidR="006C6D41">
        <w:rPr>
          <w:rFonts w:ascii="Times New Roman" w:hAnsi="Times New Roman" w:cs="Times New Roman" w:hint="eastAsia"/>
          <w:sz w:val="24"/>
          <w:szCs w:val="24"/>
        </w:rPr>
        <w:t>s</w:t>
      </w:r>
      <w:r w:rsidR="00AA2F80" w:rsidRPr="008A1C58">
        <w:rPr>
          <w:rFonts w:ascii="Times New Roman" w:hAnsi="Times New Roman" w:cs="Times New Roman"/>
          <w:sz w:val="24"/>
          <w:szCs w:val="24"/>
        </w:rPr>
        <w:t xml:space="preserve"> in 83 indel types (ID83). </w:t>
      </w:r>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signatures, including 15 novel signatures and several updated known signatures. We validated a novel ID mutational signature associated with TOP1-TAM (Topoisomerase 1-transcription-</w:t>
      </w:r>
      <w:r w:rsidRPr="00B517FD">
        <w:rPr>
          <w:rFonts w:ascii="Times New Roman" w:hAnsi="Times New Roman" w:cs="Times New Roman"/>
          <w:sz w:val="24"/>
          <w:szCs w:val="24"/>
        </w:rPr>
        <w:lastRenderedPageBreak/>
        <w:t xml:space="preserve">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718BF577"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w:t>
      </w:r>
      <w:proofErr w:type="spellStart"/>
      <w:r w:rsidR="00001A60" w:rsidRPr="008A1C58">
        <w:rPr>
          <w:rFonts w:ascii="Times New Roman" w:hAnsi="Times New Roman" w:cs="Times New Roman"/>
          <w:sz w:val="24"/>
          <w:szCs w:val="24"/>
        </w:rPr>
        <w:t>mSigHdp</w:t>
      </w:r>
      <w:proofErr w:type="spellEnd"/>
      <w:r w:rsidR="00001A60" w:rsidRPr="008A1C58">
        <w:rPr>
          <w:rFonts w:ascii="Times New Roman" w:hAnsi="Times New Roman" w:cs="Times New Roman"/>
          <w:sz w:val="24"/>
          <w:szCs w:val="24"/>
        </w:rPr>
        <w:t xml:space="preserve">-extracted signatures </w:t>
      </w:r>
      <w:r w:rsidR="00001A60" w:rsidRPr="008A1C58">
        <w:rPr>
          <w:rFonts w:ascii="Times New Roman" w:hAnsi="Times New Roman" w:cs="Times New Roman"/>
          <w:sz w:val="24"/>
          <w:szCs w:val="24"/>
        </w:rPr>
        <w:lastRenderedPageBreak/>
        <w:t xml:space="preserve">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p>
    <w:p w14:paraId="70E0A810" w14:textId="2828BBD4"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2</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commentRangeStart w:id="1"/>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2C</w:t>
      </w:r>
      <w:r w:rsidR="00414F16" w:rsidRPr="00A70D28">
        <w:rPr>
          <w:rFonts w:ascii="Times New Roman" w:hAnsi="Times New Roman" w:cs="Times New Roman"/>
          <w:sz w:val="24"/>
          <w:szCs w:val="24"/>
        </w:rPr>
        <w:t>)</w:t>
      </w:r>
      <w:commentRangeEnd w:id="1"/>
      <w:r w:rsidR="00414F16">
        <w:rPr>
          <w:rFonts w:ascii="Times New Roman" w:hAnsi="Times New Roman" w:cs="Times New Roman" w:hint="eastAsia"/>
          <w:sz w:val="24"/>
          <w:szCs w:val="24"/>
        </w:rPr>
        <w:t xml:space="preserve">. </w:t>
      </w:r>
      <w:r w:rsidR="00414F16">
        <w:rPr>
          <w:rStyle w:val="CommentReference"/>
        </w:rPr>
        <w:commentReference w:id="1"/>
      </w:r>
      <w:r w:rsidR="00A70D28" w:rsidRPr="00A70D28">
        <w:rPr>
          <w:rFonts w:ascii="Times New Roman" w:hAnsi="Times New Roman" w:cs="Times New Roman"/>
          <w:sz w:val="24"/>
          <w:szCs w:val="24"/>
        </w:rPr>
        <w:t xml:space="preserve">Our analysis </w:t>
      </w:r>
      <w:r w:rsidR="00A70D28" w:rsidRPr="00A70D28">
        <w:rPr>
          <w:rFonts w:ascii="Times New Roman" w:hAnsi="Times New Roman" w:cs="Times New Roman"/>
          <w:sz w:val="24"/>
          <w:szCs w:val="24"/>
        </w:rPr>
        <w:lastRenderedPageBreak/>
        <w:t>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2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2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55585E">
        <w:rPr>
          <w:rFonts w:ascii="Times New Roman" w:hAnsi="Times New Roman" w:cs="Times New Roman" w:hint="eastAsia"/>
          <w:sz w:val="24"/>
          <w:szCs w:val="24"/>
        </w:rPr>
        <w:t>3</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w:t>
      </w:r>
      <w:r w:rsidR="004235BD" w:rsidRPr="004235BD">
        <w:rPr>
          <w:rFonts w:ascii="Times New Roman" w:hAnsi="Times New Roman" w:cs="Times New Roman"/>
          <w:sz w:val="24"/>
          <w:szCs w:val="24"/>
        </w:rPr>
        <w:lastRenderedPageBreak/>
        <w:t xml:space="preserve">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w:t>
      </w:r>
      <w:proofErr w:type="spellStart"/>
      <w:r w:rsidR="0058575D">
        <w:rPr>
          <w:rFonts w:ascii="Times New Roman" w:hAnsi="Times New Roman" w:cs="Times New Roman" w:hint="eastAsia"/>
          <w:sz w:val="24"/>
          <w:szCs w:val="24"/>
        </w:rPr>
        <w:t>dHR</w:t>
      </w:r>
      <w:proofErr w:type="spellEnd"/>
      <w:r w:rsidR="0058575D">
        <w:rPr>
          <w:rFonts w:ascii="Times New Roman" w:hAnsi="Times New Roman" w:cs="Times New Roman" w:hint="eastAsia"/>
          <w:sz w:val="24"/>
          <w:szCs w:val="24"/>
        </w:rPr>
        <w:t xml:space="preserve">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SBS93 (Figure 3D). SBS88, and SBS93 are frequently observed in gastrointestinal (GI) tracts, while SBS35 is associated with platinum treatment, suggesting a possible etiology for C_ID14 </w:t>
      </w:r>
      <w:r w:rsidR="00E07F96" w:rsidRPr="00E07F96">
        <w:rPr>
          <w:rFonts w:ascii="Times New Roman" w:hAnsi="Times New Roman" w:cs="Times New Roman"/>
          <w:sz w:val="24"/>
          <w:szCs w:val="24"/>
        </w:rPr>
        <w:lastRenderedPageBreak/>
        <w:t xml:space="preserve">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3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906BF22" w14:textId="16E7033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Both H_ID24 and C_ID9 display a similar pattern of 1 bp C deletions (DEL:C:1:0). However, analysis of their extended sequence contexts revealed that H_ID24 preferentially deletes C from 5'TTTCX3', while C_ID9 favors deletion from 5'XCTTT3'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4780B0F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w:t>
      </w:r>
      <w:r w:rsidRPr="00706990">
        <w:rPr>
          <w:rFonts w:ascii="Times New Roman" w:hAnsi="Times New Roman" w:cs="Times New Roman"/>
          <w:sz w:val="24"/>
          <w:szCs w:val="24"/>
        </w:rPr>
        <w:lastRenderedPageBreak/>
        <w:t xml:space="preserve">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Pr>
          <w:rFonts w:ascii="Times New Roman" w:hAnsi="Times New Roman" w:cs="Times New Roman" w:hint="eastAsia"/>
          <w:sz w:val="24"/>
          <w:szCs w:val="24"/>
        </w:rPr>
        <w:t>INS:T:1:5+ (</w:t>
      </w:r>
      <w:r w:rsidRPr="005B425D">
        <w:rPr>
          <w:rFonts w:ascii="Times New Roman" w:hAnsi="Times New Roman" w:cs="Times New Roman" w:hint="eastAsia"/>
          <w:sz w:val="24"/>
          <w:szCs w:val="24"/>
        </w:rPr>
        <w:t>Figure S</w:t>
      </w:r>
      <w:r w:rsidR="002D6FC0" w:rsidRPr="005B425D">
        <w:rPr>
          <w:rFonts w:ascii="Times New Roman" w:hAnsi="Times New Roman" w:cs="Times New Roman" w:hint="eastAsia"/>
          <w:sz w:val="24"/>
          <w:szCs w:val="24"/>
        </w:rPr>
        <w:t>4</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0EBA2F25"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 xml:space="preserve">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0F8EC281"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w:t>
      </w:r>
      <w:r w:rsidRPr="00442D83">
        <w:rPr>
          <w:rFonts w:ascii="Times New Roman" w:hAnsi="Times New Roman" w:cs="Times New Roman"/>
          <w:sz w:val="24"/>
          <w:szCs w:val="24"/>
        </w:rPr>
        <w:lastRenderedPageBreak/>
        <w:t xml:space="preserve">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A). Notably, these MSI tumors typically exhibit a higher prevalence of deletions compared to insertion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1CFEA28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w:t>
      </w:r>
      <w:r w:rsidR="005F315C">
        <w:rPr>
          <w:rFonts w:ascii="Times New Roman" w:hAnsi="Times New Roman" w:cs="Times New Roman" w:hint="eastAsia"/>
          <w:sz w:val="24"/>
          <w:szCs w:val="24"/>
        </w:rPr>
        <w:lastRenderedPageBreak/>
        <w:t>different characteristics in MSI-H tumors compared to others</w:t>
      </w:r>
      <w:r w:rsidR="00BC2BD4">
        <w:rPr>
          <w:rFonts w:ascii="Times New Roman" w:hAnsi="Times New Roman" w:cs="Times New Roman" w:hint="eastAsia"/>
          <w:sz w:val="24"/>
          <w:szCs w:val="24"/>
        </w:rPr>
        <w:t xml:space="preserve"> (Figure S</w:t>
      </w:r>
      <w:r w:rsidR="002D6FC0">
        <w:rPr>
          <w:rFonts w:ascii="Times New Roman" w:hAnsi="Times New Roman" w:cs="Times New Roman" w:hint="eastAsia"/>
          <w:sz w:val="24"/>
          <w:szCs w:val="24"/>
        </w:rPr>
        <w:t>5</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C71BAF">
        <w:rPr>
          <w:rFonts w:ascii="Times New Roman" w:hAnsi="Times New Roman" w:cs="Times New Roman" w:hint="eastAsia"/>
          <w:sz w:val="24"/>
          <w:szCs w:val="24"/>
        </w:rPr>
        <w:t>5</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36019034"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2D6FC0">
        <w:rPr>
          <w:rFonts w:ascii="Times New Roman" w:hAnsi="Times New Roman" w:cs="Times New Roman" w:hint="eastAsia"/>
          <w:sz w:val="24"/>
          <w:szCs w:val="24"/>
        </w:rPr>
        <w:t>5</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2BDBCAB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C71BAF">
        <w:rPr>
          <w:rFonts w:ascii="Times New Roman" w:hAnsi="Times New Roman" w:cs="Times New Roman" w:hint="eastAsia"/>
          <w:sz w:val="24"/>
          <w:szCs w:val="24"/>
        </w:rPr>
        <w:t>5</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C71BAF">
        <w:rPr>
          <w:rFonts w:ascii="Times New Roman" w:hAnsi="Times New Roman" w:cs="Times New Roman" w:hint="eastAsia"/>
          <w:sz w:val="24"/>
          <w:szCs w:val="24"/>
        </w:rPr>
        <w:t>5</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6A82B379"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5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1E7DEAA"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lastRenderedPageBreak/>
        <w:t xml:space="preserve">We identified a novel mutational signature, H_ID29, characterized by 1-3 bp deletions from two repeats or microhomology, with strong support from both PCAWG and HMF samples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276E5AD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217A45">
        <w:rPr>
          <w:rFonts w:ascii="Times New Roman" w:hAnsi="Times New Roman" w:cs="Times New Roman" w:hint="eastAsia"/>
          <w:sz w:val="24"/>
          <w:szCs w:val="24"/>
        </w:rPr>
        <w:t>6</w:t>
      </w:r>
      <w:r w:rsidR="001C490D">
        <w:rPr>
          <w:rFonts w:ascii="Times New Roman" w:hAnsi="Times New Roman" w:cs="Times New Roman" w:hint="eastAsia"/>
          <w:sz w:val="24"/>
          <w:szCs w:val="24"/>
        </w:rPr>
        <w:t>H).</w:t>
      </w:r>
    </w:p>
    <w:p w14:paraId="5A09CC0D" w14:textId="0232D276"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B-D). In contrast, </w:t>
      </w:r>
      <w:r w:rsidRPr="008954AD">
        <w:rPr>
          <w:rFonts w:ascii="Times New Roman" w:hAnsi="Times New Roman" w:cs="Times New Roman"/>
          <w:sz w:val="24"/>
          <w:szCs w:val="24"/>
        </w:rPr>
        <w:lastRenderedPageBreak/>
        <w:t xml:space="preserve">C_ID4 displays a more balanced preference for deleting CT and TT within tandem repeats, with a prevalent CTNTN motif foun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E).</w:t>
      </w:r>
    </w:p>
    <w:p w14:paraId="3A9B82A9" w14:textId="2909BB0F"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2D6FC0">
        <w:rPr>
          <w:rFonts w:ascii="Times New Roman" w:hAnsi="Times New Roman" w:cs="Times New Roman" w:hint="eastAsia"/>
          <w:sz w:val="24"/>
          <w:szCs w:val="24"/>
        </w:rPr>
        <w:t>6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2D6FC0">
        <w:rPr>
          <w:rFonts w:ascii="Times New Roman" w:hAnsi="Times New Roman" w:cs="Times New Roman" w:hint="eastAsia"/>
          <w:sz w:val="24"/>
          <w:szCs w:val="24"/>
        </w:rPr>
        <w:t>6</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2D6FC0">
        <w:rPr>
          <w:rFonts w:ascii="Times New Roman" w:hAnsi="Times New Roman" w:cs="Times New Roman" w:hint="eastAsia"/>
          <w:sz w:val="24"/>
          <w:szCs w:val="24"/>
        </w:rPr>
        <w:t>6</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08D4010C"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lastRenderedPageBreak/>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8A</w:t>
      </w:r>
      <w:r w:rsidRPr="00C46126">
        <w:rPr>
          <w:rFonts w:ascii="Times New Roman" w:hAnsi="Times New Roman" w:cs="Times New Roman"/>
          <w:sz w:val="24"/>
          <w:szCs w:val="24"/>
        </w:rPr>
        <w:t>).</w:t>
      </w:r>
    </w:p>
    <w:p w14:paraId="02233CD5" w14:textId="03492A79"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2" w:name="_Hlk190965870"/>
      <w:r w:rsidRPr="00C46126">
        <w:rPr>
          <w:rFonts w:ascii="Times New Roman" w:hAnsi="Times New Roman" w:cs="Times New Roman"/>
          <w:sz w:val="24"/>
          <w:szCs w:val="24"/>
        </w:rPr>
        <w:t>Fisher's exact tests</w:t>
      </w:r>
      <w:bookmarkEnd w:id="2"/>
      <w:r w:rsidRPr="00C46126">
        <w:rPr>
          <w:rFonts w:ascii="Times New Roman" w:hAnsi="Times New Roman" w:cs="Times New Roman"/>
          <w:sz w:val="24"/>
          <w:szCs w:val="24"/>
        </w:rPr>
        <w:t xml:space="preserve"> </w:t>
      </w:r>
      <w:bookmarkStart w:id="3" w:name="_Hlk190965885"/>
      <w:r w:rsidRPr="00C46126">
        <w:rPr>
          <w:rFonts w:ascii="Times New Roman" w:hAnsi="Times New Roman" w:cs="Times New Roman"/>
          <w:sz w:val="24"/>
          <w:szCs w:val="24"/>
        </w:rPr>
        <w:t>within each cancer type</w:t>
      </w:r>
      <w:bookmarkEnd w:id="3"/>
      <w:r w:rsidRPr="00C46126">
        <w:rPr>
          <w:rFonts w:ascii="Times New Roman" w:hAnsi="Times New Roman" w:cs="Times New Roman"/>
          <w:sz w:val="24"/>
          <w:szCs w:val="24"/>
        </w:rPr>
        <w:t>.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8</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w:t>
      </w:r>
      <w:r w:rsidR="0035297A" w:rsidRPr="008A1C58">
        <w:rPr>
          <w:rFonts w:ascii="Times New Roman" w:hAnsi="Times New Roman" w:cs="Times New Roman"/>
          <w:sz w:val="24"/>
          <w:szCs w:val="24"/>
        </w:rPr>
        <w:lastRenderedPageBreak/>
        <w:t xml:space="preserve">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6B57881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77777777"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lastRenderedPageBreak/>
        <w:t xml:space="preserve">We also conducted signature extraction using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an NMF-based model known for its robust performance in signature analysis (Figure S7, Islam et al., 2022). However, this method proved ineffective for our large cohort, yielding an optimal solution of K=12 but failing to identify several previously established COSMIC signatures. Notably, a recent study utilized a minimum-volume NMF model,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reanalyze PCAWG indel genomes and discovered 25 indel mutational signatures, including 9 novel signatures. Our analysis revealed that 3 of the 9 novel signatures identified by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were also recapitulated in our findings. When we applied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our datasets, it resulted in an optimal K=13 (Figure S8, S9, Jin et al., 2024). In contrast, using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we identified 30 mutational signatures across all genomes, with 24 included in the finalized collection (Table S4). This limitation of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is likely attributable to the challenges Non-negative Matrix Factorization faces in managing the high data sparsity associated with 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p>
    <w:p w14:paraId="499335AA" w14:textId="0A01F87C"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4"/>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4"/>
      <w:proofErr w:type="spellEnd"/>
      <w:r w:rsidR="00706990">
        <w:rPr>
          <w:rStyle w:val="CommentReference"/>
        </w:rPr>
        <w:commentReference w:id="4"/>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w:t>
      </w:r>
      <w:r w:rsidRPr="008A1C58">
        <w:rPr>
          <w:rFonts w:ascii="Times New Roman" w:hAnsi="Times New Roman" w:cs="Times New Roman"/>
          <w:sz w:val="24"/>
          <w:szCs w:val="24"/>
        </w:rPr>
        <w:lastRenderedPageBreak/>
        <w:t>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5" w:name="_Hlk191059301"/>
      <w:r w:rsidRPr="00D343FD">
        <w:rPr>
          <w:rFonts w:ascii="Times New Roman" w:hAnsi="Times New Roman" w:cs="Times New Roman"/>
          <w:sz w:val="24"/>
          <w:szCs w:val="24"/>
        </w:rPr>
        <w:t>RNASEH2b</w:t>
      </w:r>
      <w:bookmarkEnd w:id="5"/>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w:t>
      </w:r>
      <w:r w:rsidRPr="00D343FD">
        <w:rPr>
          <w:rFonts w:ascii="Times New Roman" w:hAnsi="Times New Roman" w:cs="Times New Roman"/>
          <w:sz w:val="24"/>
          <w:szCs w:val="24"/>
        </w:rPr>
        <w:lastRenderedPageBreak/>
        <w:t>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w:t>
      </w:r>
      <w:r w:rsidRPr="00D343FD">
        <w:rPr>
          <w:rFonts w:ascii="Times New Roman" w:hAnsi="Times New Roman" w:cs="Times New Roman"/>
          <w:sz w:val="24"/>
          <w:szCs w:val="24"/>
        </w:rPr>
        <w:lastRenderedPageBreak/>
        <w:t xml:space="preserve">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w:t>
      </w:r>
      <w:r w:rsidR="00514C81">
        <w:rPr>
          <w:rFonts w:ascii="Times New Roman" w:hAnsi="Times New Roman" w:cs="Times New Roman" w:hint="eastAsia"/>
          <w:color w:val="000000"/>
          <w:sz w:val="24"/>
          <w:szCs w:val="24"/>
        </w:rPr>
        <w:lastRenderedPageBreak/>
        <w:t xml:space="preserve">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2E5F7565" w14:textId="03BEE8FA"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w:t>
      </w:r>
      <w:r w:rsidRPr="0052001A">
        <w:rPr>
          <w:rFonts w:ascii="Times New Roman" w:hAnsi="Times New Roman" w:cs="Times New Roman"/>
          <w:sz w:val="24"/>
        </w:rPr>
        <w:lastRenderedPageBreak/>
        <w:t xml:space="preserve">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w:t>
      </w:r>
      <w:r w:rsidRPr="0052001A">
        <w:rPr>
          <w:rFonts w:ascii="Times New Roman" w:hAnsi="Times New Roman" w:cs="Times New Roman"/>
          <w:sz w:val="24"/>
        </w:rPr>
        <w:lastRenderedPageBreak/>
        <w:t xml:space="preserve">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0CE1027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xml:space="preserve">, S., </w:t>
      </w:r>
      <w:proofErr w:type="spellStart"/>
      <w:r w:rsidRPr="001F5B14">
        <w:rPr>
          <w:rFonts w:ascii="Times New Roman" w:hAnsi="Times New Roman" w:cs="Times New Roman"/>
          <w:sz w:val="24"/>
          <w:szCs w:val="24"/>
        </w:rPr>
        <w:t>Gootenberg</w:t>
      </w:r>
      <w:proofErr w:type="spellEnd"/>
      <w:r w:rsidRPr="001F5B14">
        <w:rPr>
          <w:rFonts w:ascii="Times New Roman" w:hAnsi="Times New Roman" w:cs="Times New Roman"/>
          <w:sz w:val="24"/>
          <w:szCs w:val="24"/>
        </w:rPr>
        <w:t>,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o Liu" w:date="2024-10-08T17:13:00Z" w:initials="ML">
    <w:p w14:paraId="7192F1DD" w14:textId="77777777" w:rsidR="00414F16" w:rsidRDefault="00414F16" w:rsidP="00414F16">
      <w:pPr>
        <w:pStyle w:val="CommentText"/>
      </w:pPr>
      <w:r>
        <w:rPr>
          <w:rStyle w:val="CommentReference"/>
        </w:rPr>
        <w:annotationRef/>
      </w:r>
      <w:r>
        <w:t>Top5samples, ID5: average ratio 100%, n=703;ID8:94.32%,n=1917</w:t>
      </w:r>
    </w:p>
  </w:comment>
  <w:comment w:id="4" w:author="Mo Liu" w:date="2024-10-04T09:10:00Z" w:initials="ML">
    <w:p w14:paraId="540BB308" w14:textId="0922C373"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92F1DD"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36A61CC" w16cex:dateUtc="2024-10-08T09:13: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92F1DD" w16cid:durableId="036A61CC"/>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E61679" w14:textId="77777777" w:rsidR="00C07470" w:rsidRDefault="00C07470" w:rsidP="000F4F7D">
      <w:pPr>
        <w:spacing w:after="0" w:line="240" w:lineRule="auto"/>
      </w:pPr>
      <w:r>
        <w:separator/>
      </w:r>
    </w:p>
  </w:endnote>
  <w:endnote w:type="continuationSeparator" w:id="0">
    <w:p w14:paraId="4D740EB1" w14:textId="77777777" w:rsidR="00C07470" w:rsidRDefault="00C07470" w:rsidP="000F4F7D">
      <w:pPr>
        <w:spacing w:after="0" w:line="240" w:lineRule="auto"/>
      </w:pPr>
      <w:r>
        <w:continuationSeparator/>
      </w:r>
    </w:p>
  </w:endnote>
  <w:endnote w:type="continuationNotice" w:id="1">
    <w:p w14:paraId="4495EC66" w14:textId="77777777" w:rsidR="00C07470" w:rsidRDefault="00C0747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FFC214" w14:textId="77777777" w:rsidR="00C07470" w:rsidRDefault="00C07470" w:rsidP="000F4F7D">
      <w:pPr>
        <w:spacing w:after="0" w:line="240" w:lineRule="auto"/>
      </w:pPr>
      <w:r>
        <w:separator/>
      </w:r>
    </w:p>
  </w:footnote>
  <w:footnote w:type="continuationSeparator" w:id="0">
    <w:p w14:paraId="1A74171B" w14:textId="77777777" w:rsidR="00C07470" w:rsidRDefault="00C07470" w:rsidP="000F4F7D">
      <w:pPr>
        <w:spacing w:after="0" w:line="240" w:lineRule="auto"/>
      </w:pPr>
      <w:r>
        <w:continuationSeparator/>
      </w:r>
    </w:p>
  </w:footnote>
  <w:footnote w:type="continuationNotice" w:id="1">
    <w:p w14:paraId="1248D5EF" w14:textId="77777777" w:rsidR="00C07470" w:rsidRDefault="00C07470">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7"/>
  <w:bordersDoNotSurroundHeader/>
  <w:bordersDoNotSurroundFooter/>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338F"/>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3892"/>
    <w:rsid w:val="00044368"/>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86154"/>
    <w:rsid w:val="00091477"/>
    <w:rsid w:val="00091D7E"/>
    <w:rsid w:val="00094E81"/>
    <w:rsid w:val="000952C3"/>
    <w:rsid w:val="00095A21"/>
    <w:rsid w:val="000969B0"/>
    <w:rsid w:val="000971A2"/>
    <w:rsid w:val="00097319"/>
    <w:rsid w:val="00097621"/>
    <w:rsid w:val="0009775B"/>
    <w:rsid w:val="00097928"/>
    <w:rsid w:val="000A0AD0"/>
    <w:rsid w:val="000A1891"/>
    <w:rsid w:val="000A1C46"/>
    <w:rsid w:val="000A229C"/>
    <w:rsid w:val="000A4005"/>
    <w:rsid w:val="000A6499"/>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B51"/>
    <w:rsid w:val="00103A9D"/>
    <w:rsid w:val="00104076"/>
    <w:rsid w:val="00107097"/>
    <w:rsid w:val="001120AB"/>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44A"/>
    <w:rsid w:val="0013744E"/>
    <w:rsid w:val="00140D13"/>
    <w:rsid w:val="00141969"/>
    <w:rsid w:val="00150675"/>
    <w:rsid w:val="001525E7"/>
    <w:rsid w:val="00153162"/>
    <w:rsid w:val="001536B3"/>
    <w:rsid w:val="001549D2"/>
    <w:rsid w:val="00154AD2"/>
    <w:rsid w:val="00160177"/>
    <w:rsid w:val="00162BA6"/>
    <w:rsid w:val="00167489"/>
    <w:rsid w:val="001719D1"/>
    <w:rsid w:val="0017529F"/>
    <w:rsid w:val="001759C0"/>
    <w:rsid w:val="0018380F"/>
    <w:rsid w:val="00184CEA"/>
    <w:rsid w:val="001857D3"/>
    <w:rsid w:val="00185AE9"/>
    <w:rsid w:val="0018652B"/>
    <w:rsid w:val="001865DC"/>
    <w:rsid w:val="00187F59"/>
    <w:rsid w:val="00190CFD"/>
    <w:rsid w:val="0019173B"/>
    <w:rsid w:val="001925AB"/>
    <w:rsid w:val="001947A6"/>
    <w:rsid w:val="001A044C"/>
    <w:rsid w:val="001A206F"/>
    <w:rsid w:val="001A4027"/>
    <w:rsid w:val="001A6C46"/>
    <w:rsid w:val="001B063A"/>
    <w:rsid w:val="001B222F"/>
    <w:rsid w:val="001B264C"/>
    <w:rsid w:val="001B7BC8"/>
    <w:rsid w:val="001C05A7"/>
    <w:rsid w:val="001C1806"/>
    <w:rsid w:val="001C3296"/>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2308"/>
    <w:rsid w:val="00290D76"/>
    <w:rsid w:val="00291BE7"/>
    <w:rsid w:val="0029228C"/>
    <w:rsid w:val="00294EEB"/>
    <w:rsid w:val="00296211"/>
    <w:rsid w:val="002A0658"/>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C52"/>
    <w:rsid w:val="002C2F7E"/>
    <w:rsid w:val="002C3E48"/>
    <w:rsid w:val="002C632E"/>
    <w:rsid w:val="002C6478"/>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0C8B"/>
    <w:rsid w:val="0033122A"/>
    <w:rsid w:val="00332310"/>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F1F"/>
    <w:rsid w:val="00372C91"/>
    <w:rsid w:val="00372F43"/>
    <w:rsid w:val="00374059"/>
    <w:rsid w:val="00376164"/>
    <w:rsid w:val="00381638"/>
    <w:rsid w:val="00383988"/>
    <w:rsid w:val="00383C4D"/>
    <w:rsid w:val="00383E26"/>
    <w:rsid w:val="00384577"/>
    <w:rsid w:val="00386606"/>
    <w:rsid w:val="00386D65"/>
    <w:rsid w:val="003911E3"/>
    <w:rsid w:val="00391A3A"/>
    <w:rsid w:val="00394149"/>
    <w:rsid w:val="00394B96"/>
    <w:rsid w:val="00394FCF"/>
    <w:rsid w:val="003A0056"/>
    <w:rsid w:val="003A0CD0"/>
    <w:rsid w:val="003A1297"/>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57E6"/>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2E3E"/>
    <w:rsid w:val="0041495F"/>
    <w:rsid w:val="00414F16"/>
    <w:rsid w:val="00416273"/>
    <w:rsid w:val="0041649A"/>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7A88"/>
    <w:rsid w:val="004C0A1F"/>
    <w:rsid w:val="004C3196"/>
    <w:rsid w:val="004C3B20"/>
    <w:rsid w:val="004C4F25"/>
    <w:rsid w:val="004C5649"/>
    <w:rsid w:val="004C5DA1"/>
    <w:rsid w:val="004C6265"/>
    <w:rsid w:val="004C7A6D"/>
    <w:rsid w:val="004D05F2"/>
    <w:rsid w:val="004D21FB"/>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C81"/>
    <w:rsid w:val="00514D30"/>
    <w:rsid w:val="00515809"/>
    <w:rsid w:val="00516765"/>
    <w:rsid w:val="0052001A"/>
    <w:rsid w:val="0052219A"/>
    <w:rsid w:val="00522368"/>
    <w:rsid w:val="00523CE5"/>
    <w:rsid w:val="005247A5"/>
    <w:rsid w:val="0052480E"/>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53262"/>
    <w:rsid w:val="0055585E"/>
    <w:rsid w:val="00555E0E"/>
    <w:rsid w:val="00557621"/>
    <w:rsid w:val="00557CCD"/>
    <w:rsid w:val="00560EA2"/>
    <w:rsid w:val="00562BFD"/>
    <w:rsid w:val="00565208"/>
    <w:rsid w:val="00572A06"/>
    <w:rsid w:val="00574DF5"/>
    <w:rsid w:val="0057559A"/>
    <w:rsid w:val="00575FF1"/>
    <w:rsid w:val="00577359"/>
    <w:rsid w:val="00577994"/>
    <w:rsid w:val="0058096D"/>
    <w:rsid w:val="00583E82"/>
    <w:rsid w:val="005842C3"/>
    <w:rsid w:val="005850CF"/>
    <w:rsid w:val="0058575D"/>
    <w:rsid w:val="005857CC"/>
    <w:rsid w:val="00587F85"/>
    <w:rsid w:val="005909CA"/>
    <w:rsid w:val="00590BD8"/>
    <w:rsid w:val="005910E2"/>
    <w:rsid w:val="0059237E"/>
    <w:rsid w:val="00592F6E"/>
    <w:rsid w:val="00594AAB"/>
    <w:rsid w:val="00594ABF"/>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315C"/>
    <w:rsid w:val="005F51F6"/>
    <w:rsid w:val="005F5F3C"/>
    <w:rsid w:val="005F6211"/>
    <w:rsid w:val="005F67C3"/>
    <w:rsid w:val="00600779"/>
    <w:rsid w:val="00600C72"/>
    <w:rsid w:val="00601E1F"/>
    <w:rsid w:val="00602F3F"/>
    <w:rsid w:val="00605380"/>
    <w:rsid w:val="006054D9"/>
    <w:rsid w:val="00606002"/>
    <w:rsid w:val="00610D52"/>
    <w:rsid w:val="0061101D"/>
    <w:rsid w:val="00611BCE"/>
    <w:rsid w:val="00612121"/>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5AFC"/>
    <w:rsid w:val="00666BB4"/>
    <w:rsid w:val="00667C7D"/>
    <w:rsid w:val="00671CA4"/>
    <w:rsid w:val="00675F67"/>
    <w:rsid w:val="0068387D"/>
    <w:rsid w:val="006851F6"/>
    <w:rsid w:val="00685BE1"/>
    <w:rsid w:val="00685EBC"/>
    <w:rsid w:val="00686442"/>
    <w:rsid w:val="006873CC"/>
    <w:rsid w:val="006909AF"/>
    <w:rsid w:val="00691157"/>
    <w:rsid w:val="0069230A"/>
    <w:rsid w:val="00693238"/>
    <w:rsid w:val="0069385B"/>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1797"/>
    <w:rsid w:val="006D5308"/>
    <w:rsid w:val="006D730A"/>
    <w:rsid w:val="006E0FCA"/>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4EE4"/>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0774"/>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7124"/>
    <w:rsid w:val="007B7811"/>
    <w:rsid w:val="007C07ED"/>
    <w:rsid w:val="007C36B0"/>
    <w:rsid w:val="007C5737"/>
    <w:rsid w:val="007C610B"/>
    <w:rsid w:val="007C64A6"/>
    <w:rsid w:val="007C7D7C"/>
    <w:rsid w:val="007D00E5"/>
    <w:rsid w:val="007D01F6"/>
    <w:rsid w:val="007D1DF9"/>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AD6"/>
    <w:rsid w:val="0080251A"/>
    <w:rsid w:val="00806D6B"/>
    <w:rsid w:val="00807699"/>
    <w:rsid w:val="0081120F"/>
    <w:rsid w:val="00814652"/>
    <w:rsid w:val="00815BDD"/>
    <w:rsid w:val="008162CB"/>
    <w:rsid w:val="008163E3"/>
    <w:rsid w:val="00817D33"/>
    <w:rsid w:val="00817D86"/>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77DC"/>
    <w:rsid w:val="008739E1"/>
    <w:rsid w:val="00873B08"/>
    <w:rsid w:val="00874913"/>
    <w:rsid w:val="0087568C"/>
    <w:rsid w:val="00876A76"/>
    <w:rsid w:val="0088031C"/>
    <w:rsid w:val="00881426"/>
    <w:rsid w:val="00881A08"/>
    <w:rsid w:val="00885FAE"/>
    <w:rsid w:val="00886667"/>
    <w:rsid w:val="00886F5F"/>
    <w:rsid w:val="00887307"/>
    <w:rsid w:val="00891073"/>
    <w:rsid w:val="00891183"/>
    <w:rsid w:val="00892860"/>
    <w:rsid w:val="008934D7"/>
    <w:rsid w:val="008954AD"/>
    <w:rsid w:val="00895B01"/>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5364"/>
    <w:rsid w:val="00915D73"/>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E44"/>
    <w:rsid w:val="0094086A"/>
    <w:rsid w:val="00940A99"/>
    <w:rsid w:val="00940B43"/>
    <w:rsid w:val="00942BFA"/>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2E29"/>
    <w:rsid w:val="00976F8E"/>
    <w:rsid w:val="00980B6E"/>
    <w:rsid w:val="00985F40"/>
    <w:rsid w:val="00986D12"/>
    <w:rsid w:val="00987993"/>
    <w:rsid w:val="00992A3C"/>
    <w:rsid w:val="00994045"/>
    <w:rsid w:val="00995D03"/>
    <w:rsid w:val="00995F4D"/>
    <w:rsid w:val="00996E47"/>
    <w:rsid w:val="00997747"/>
    <w:rsid w:val="00997C34"/>
    <w:rsid w:val="009A22B1"/>
    <w:rsid w:val="009A7E87"/>
    <w:rsid w:val="009B05C6"/>
    <w:rsid w:val="009B15DF"/>
    <w:rsid w:val="009B2504"/>
    <w:rsid w:val="009B59A3"/>
    <w:rsid w:val="009C28DA"/>
    <w:rsid w:val="009C4C83"/>
    <w:rsid w:val="009C6EB6"/>
    <w:rsid w:val="009C7C4A"/>
    <w:rsid w:val="009D0CC0"/>
    <w:rsid w:val="009D4C65"/>
    <w:rsid w:val="009D7809"/>
    <w:rsid w:val="009E173C"/>
    <w:rsid w:val="009E2DF8"/>
    <w:rsid w:val="009E4988"/>
    <w:rsid w:val="009E4D47"/>
    <w:rsid w:val="009E63AC"/>
    <w:rsid w:val="009F344B"/>
    <w:rsid w:val="009F352B"/>
    <w:rsid w:val="009F35C3"/>
    <w:rsid w:val="009F3FD7"/>
    <w:rsid w:val="009F4924"/>
    <w:rsid w:val="009F4BF0"/>
    <w:rsid w:val="009F6032"/>
    <w:rsid w:val="009F7D90"/>
    <w:rsid w:val="00A0126B"/>
    <w:rsid w:val="00A0315B"/>
    <w:rsid w:val="00A03A6E"/>
    <w:rsid w:val="00A04D39"/>
    <w:rsid w:val="00A064CF"/>
    <w:rsid w:val="00A06E62"/>
    <w:rsid w:val="00A074FF"/>
    <w:rsid w:val="00A1143B"/>
    <w:rsid w:val="00A15879"/>
    <w:rsid w:val="00A16F79"/>
    <w:rsid w:val="00A2004A"/>
    <w:rsid w:val="00A201FF"/>
    <w:rsid w:val="00A21576"/>
    <w:rsid w:val="00A247A8"/>
    <w:rsid w:val="00A27788"/>
    <w:rsid w:val="00A279AA"/>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D0491"/>
    <w:rsid w:val="00AD099E"/>
    <w:rsid w:val="00AD2040"/>
    <w:rsid w:val="00AD4907"/>
    <w:rsid w:val="00AD6FA9"/>
    <w:rsid w:val="00AE00AE"/>
    <w:rsid w:val="00AE030D"/>
    <w:rsid w:val="00AE108D"/>
    <w:rsid w:val="00AE14E5"/>
    <w:rsid w:val="00AE1ADE"/>
    <w:rsid w:val="00AE7306"/>
    <w:rsid w:val="00AF1C30"/>
    <w:rsid w:val="00AF3ADC"/>
    <w:rsid w:val="00AF41FC"/>
    <w:rsid w:val="00AF79AE"/>
    <w:rsid w:val="00B01736"/>
    <w:rsid w:val="00B02197"/>
    <w:rsid w:val="00B07E3E"/>
    <w:rsid w:val="00B102CF"/>
    <w:rsid w:val="00B10819"/>
    <w:rsid w:val="00B11B51"/>
    <w:rsid w:val="00B11E71"/>
    <w:rsid w:val="00B16573"/>
    <w:rsid w:val="00B16F28"/>
    <w:rsid w:val="00B24520"/>
    <w:rsid w:val="00B245FF"/>
    <w:rsid w:val="00B2541C"/>
    <w:rsid w:val="00B261AC"/>
    <w:rsid w:val="00B27272"/>
    <w:rsid w:val="00B34F53"/>
    <w:rsid w:val="00B352F4"/>
    <w:rsid w:val="00B36E9B"/>
    <w:rsid w:val="00B377EE"/>
    <w:rsid w:val="00B41109"/>
    <w:rsid w:val="00B4288D"/>
    <w:rsid w:val="00B42C16"/>
    <w:rsid w:val="00B42C86"/>
    <w:rsid w:val="00B4427E"/>
    <w:rsid w:val="00B45B15"/>
    <w:rsid w:val="00B45C33"/>
    <w:rsid w:val="00B46116"/>
    <w:rsid w:val="00B46C34"/>
    <w:rsid w:val="00B517FD"/>
    <w:rsid w:val="00B53792"/>
    <w:rsid w:val="00B5500F"/>
    <w:rsid w:val="00B55A80"/>
    <w:rsid w:val="00B55D83"/>
    <w:rsid w:val="00B563BB"/>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865E1"/>
    <w:rsid w:val="00B9319C"/>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470"/>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F7"/>
    <w:rsid w:val="00C62DF4"/>
    <w:rsid w:val="00C63FC1"/>
    <w:rsid w:val="00C647A5"/>
    <w:rsid w:val="00C65BE7"/>
    <w:rsid w:val="00C71BAF"/>
    <w:rsid w:val="00C72379"/>
    <w:rsid w:val="00C72E5D"/>
    <w:rsid w:val="00C7371D"/>
    <w:rsid w:val="00C76367"/>
    <w:rsid w:val="00C76AB8"/>
    <w:rsid w:val="00C83163"/>
    <w:rsid w:val="00C9051E"/>
    <w:rsid w:val="00C91439"/>
    <w:rsid w:val="00C91CC9"/>
    <w:rsid w:val="00C91FF2"/>
    <w:rsid w:val="00C947A9"/>
    <w:rsid w:val="00C95039"/>
    <w:rsid w:val="00CA277F"/>
    <w:rsid w:val="00CA370A"/>
    <w:rsid w:val="00CA4AC1"/>
    <w:rsid w:val="00CA4B11"/>
    <w:rsid w:val="00CB10DA"/>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263B"/>
    <w:rsid w:val="00CE35BA"/>
    <w:rsid w:val="00CE48FE"/>
    <w:rsid w:val="00CF34CE"/>
    <w:rsid w:val="00CF3C1B"/>
    <w:rsid w:val="00CF5916"/>
    <w:rsid w:val="00CF768D"/>
    <w:rsid w:val="00CF78D9"/>
    <w:rsid w:val="00D00F5B"/>
    <w:rsid w:val="00D015C0"/>
    <w:rsid w:val="00D028F8"/>
    <w:rsid w:val="00D05B8F"/>
    <w:rsid w:val="00D05EB1"/>
    <w:rsid w:val="00D06EF4"/>
    <w:rsid w:val="00D13DD1"/>
    <w:rsid w:val="00D1586B"/>
    <w:rsid w:val="00D15E4C"/>
    <w:rsid w:val="00D160E2"/>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6707"/>
    <w:rsid w:val="00D374CC"/>
    <w:rsid w:val="00D37FA5"/>
    <w:rsid w:val="00D410A9"/>
    <w:rsid w:val="00D41DC7"/>
    <w:rsid w:val="00D43A34"/>
    <w:rsid w:val="00D43D34"/>
    <w:rsid w:val="00D43E0C"/>
    <w:rsid w:val="00D43E6E"/>
    <w:rsid w:val="00D45C89"/>
    <w:rsid w:val="00D45EF9"/>
    <w:rsid w:val="00D46B9F"/>
    <w:rsid w:val="00D520D4"/>
    <w:rsid w:val="00D528D2"/>
    <w:rsid w:val="00D52BA1"/>
    <w:rsid w:val="00D52F7E"/>
    <w:rsid w:val="00D53E1D"/>
    <w:rsid w:val="00D55B10"/>
    <w:rsid w:val="00D56CC0"/>
    <w:rsid w:val="00D60671"/>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71DD"/>
    <w:rsid w:val="00DB2615"/>
    <w:rsid w:val="00DB2E96"/>
    <w:rsid w:val="00DB34B3"/>
    <w:rsid w:val="00DB3634"/>
    <w:rsid w:val="00DB47C4"/>
    <w:rsid w:val="00DB75CD"/>
    <w:rsid w:val="00DB7DF1"/>
    <w:rsid w:val="00DC0C50"/>
    <w:rsid w:val="00DC1053"/>
    <w:rsid w:val="00DC2EA9"/>
    <w:rsid w:val="00DC3267"/>
    <w:rsid w:val="00DC462D"/>
    <w:rsid w:val="00DC57B3"/>
    <w:rsid w:val="00DC626F"/>
    <w:rsid w:val="00DC6B01"/>
    <w:rsid w:val="00DC71BC"/>
    <w:rsid w:val="00DD181C"/>
    <w:rsid w:val="00DD19D2"/>
    <w:rsid w:val="00DD1F4B"/>
    <w:rsid w:val="00DD740B"/>
    <w:rsid w:val="00DD7F84"/>
    <w:rsid w:val="00DE0DD0"/>
    <w:rsid w:val="00DE1F6B"/>
    <w:rsid w:val="00DE2296"/>
    <w:rsid w:val="00DE25E8"/>
    <w:rsid w:val="00DE3A7A"/>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93B"/>
    <w:rsid w:val="00E31453"/>
    <w:rsid w:val="00E374C4"/>
    <w:rsid w:val="00E40E7F"/>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DFC"/>
    <w:rsid w:val="00E870C5"/>
    <w:rsid w:val="00E937A9"/>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86B"/>
    <w:rsid w:val="00ED6F06"/>
    <w:rsid w:val="00ED7D4C"/>
    <w:rsid w:val="00EE4725"/>
    <w:rsid w:val="00EE61E6"/>
    <w:rsid w:val="00EE666E"/>
    <w:rsid w:val="00EE7C61"/>
    <w:rsid w:val="00EF04C1"/>
    <w:rsid w:val="00EF0682"/>
    <w:rsid w:val="00EF324E"/>
    <w:rsid w:val="00EF5504"/>
    <w:rsid w:val="00EF6F4B"/>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4DB"/>
    <w:rsid w:val="00F407E7"/>
    <w:rsid w:val="00F420B2"/>
    <w:rsid w:val="00F42585"/>
    <w:rsid w:val="00F42D71"/>
    <w:rsid w:val="00F44040"/>
    <w:rsid w:val="00F44D71"/>
    <w:rsid w:val="00F50E0F"/>
    <w:rsid w:val="00F55B97"/>
    <w:rsid w:val="00F65EFB"/>
    <w:rsid w:val="00F66FE8"/>
    <w:rsid w:val="00F67022"/>
    <w:rsid w:val="00F75559"/>
    <w:rsid w:val="00F75DE6"/>
    <w:rsid w:val="00F76750"/>
    <w:rsid w:val="00F777BC"/>
    <w:rsid w:val="00F77BE2"/>
    <w:rsid w:val="00F844B2"/>
    <w:rsid w:val="00F84751"/>
    <w:rsid w:val="00F87437"/>
    <w:rsid w:val="00F91421"/>
    <w:rsid w:val="00F9335E"/>
    <w:rsid w:val="00F9457E"/>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D0176"/>
    <w:rsid w:val="00FD0342"/>
    <w:rsid w:val="00FD0427"/>
    <w:rsid w:val="00FD5F11"/>
    <w:rsid w:val="00FD7BFB"/>
    <w:rsid w:val="00FD7D07"/>
    <w:rsid w:val="00FE19AA"/>
    <w:rsid w:val="00FE203D"/>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cancer.sanger.ac.uk/signatures/" TargetMode="External"/><Relationship Id="rId24" Type="http://schemas.openxmlformats.org/officeDocument/2006/relationships/theme" Target="theme/theme1.xml"/><Relationship Id="rId5" Type="http://schemas.openxmlformats.org/officeDocument/2006/relationships/styles" Target="styles.xml"/><Relationship Id="rId15" Type="http://schemas.microsoft.com/office/2018/08/relationships/commentsExtensible" Target="commentsExtensible.xml"/><Relationship Id="rId23" Type="http://schemas.openxmlformats.org/officeDocument/2006/relationships/glossaryDocument" Target="glossary/document.xml"/><Relationship Id="rId10" Type="http://schemas.openxmlformats.org/officeDocument/2006/relationships/hyperlink" Target="mailto:mo.liu@gzhmu.edu.cn" TargetMode="Externa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6/09/relationships/commentsIds" Target="commentsIds.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0D4079"/>
    <w:rsid w:val="001239F1"/>
    <w:rsid w:val="001925AB"/>
    <w:rsid w:val="001B7519"/>
    <w:rsid w:val="001F555B"/>
    <w:rsid w:val="00227CF3"/>
    <w:rsid w:val="0025125E"/>
    <w:rsid w:val="00263BF2"/>
    <w:rsid w:val="003020F3"/>
    <w:rsid w:val="00341629"/>
    <w:rsid w:val="00357EC0"/>
    <w:rsid w:val="00361F99"/>
    <w:rsid w:val="00363FD3"/>
    <w:rsid w:val="00384AA4"/>
    <w:rsid w:val="003D7FAC"/>
    <w:rsid w:val="003E3342"/>
    <w:rsid w:val="003F2736"/>
    <w:rsid w:val="004C58E8"/>
    <w:rsid w:val="004C7A6D"/>
    <w:rsid w:val="004F6966"/>
    <w:rsid w:val="005317D3"/>
    <w:rsid w:val="00534DF7"/>
    <w:rsid w:val="00546612"/>
    <w:rsid w:val="00557CCD"/>
    <w:rsid w:val="005B1ECB"/>
    <w:rsid w:val="005E4330"/>
    <w:rsid w:val="00600C72"/>
    <w:rsid w:val="00626337"/>
    <w:rsid w:val="006448A7"/>
    <w:rsid w:val="00697A27"/>
    <w:rsid w:val="006B19E8"/>
    <w:rsid w:val="006E0F37"/>
    <w:rsid w:val="006E4FAA"/>
    <w:rsid w:val="006E67E3"/>
    <w:rsid w:val="007131D0"/>
    <w:rsid w:val="007134EB"/>
    <w:rsid w:val="007211AB"/>
    <w:rsid w:val="00736A43"/>
    <w:rsid w:val="00766357"/>
    <w:rsid w:val="007728FE"/>
    <w:rsid w:val="00822DF7"/>
    <w:rsid w:val="008629B8"/>
    <w:rsid w:val="008731E2"/>
    <w:rsid w:val="008D2C2E"/>
    <w:rsid w:val="008F3341"/>
    <w:rsid w:val="00903844"/>
    <w:rsid w:val="0092418F"/>
    <w:rsid w:val="00A97ED7"/>
    <w:rsid w:val="00AF79AE"/>
    <w:rsid w:val="00B23970"/>
    <w:rsid w:val="00B4288D"/>
    <w:rsid w:val="00BE4664"/>
    <w:rsid w:val="00C5376A"/>
    <w:rsid w:val="00CA370A"/>
    <w:rsid w:val="00CA4B11"/>
    <w:rsid w:val="00CD1803"/>
    <w:rsid w:val="00D160E2"/>
    <w:rsid w:val="00D84AC5"/>
    <w:rsid w:val="00D9293B"/>
    <w:rsid w:val="00DF0780"/>
    <w:rsid w:val="00E1001D"/>
    <w:rsid w:val="00E22559"/>
    <w:rsid w:val="00E74567"/>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25</Pages>
  <Words>17783</Words>
  <Characters>101368</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19</cp:revision>
  <dcterms:created xsi:type="dcterms:W3CDTF">2025-02-20T12:18:00Z</dcterms:created>
  <dcterms:modified xsi:type="dcterms:W3CDTF">2025-02-24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